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F1BC7B" w14:textId="77777777" w:rsidR="008E664A" w:rsidRDefault="008E664A" w:rsidP="0089244E"/>
    <w:p w14:paraId="722A1DE5" w14:textId="3B5A69D8" w:rsidR="005450F3" w:rsidRDefault="005450F3" w:rsidP="00C90D67">
      <w:pPr>
        <w:ind w:firstLine="720"/>
        <w:jc w:val="both"/>
        <w:rPr>
          <w:rFonts w:ascii="Calisto MT" w:hAnsi="Calisto MT"/>
          <w:sz w:val="24"/>
          <w:szCs w:val="24"/>
        </w:rPr>
      </w:pPr>
      <w:r w:rsidRPr="00C90D67">
        <w:rPr>
          <w:rFonts w:ascii="Calisto MT" w:hAnsi="Calisto MT"/>
          <w:sz w:val="24"/>
          <w:szCs w:val="24"/>
        </w:rPr>
        <w:t xml:space="preserve">En el </w:t>
      </w:r>
      <w:r w:rsidR="008E664A" w:rsidRPr="00C90D67">
        <w:rPr>
          <w:rFonts w:ascii="Calisto MT" w:hAnsi="Calisto MT"/>
          <w:sz w:val="24"/>
          <w:szCs w:val="24"/>
        </w:rPr>
        <w:t xml:space="preserve">presente trabajo se busca contrastar el lenguaje utilizado por YouTubers en video ensayos en diferentes temas, con el lenguaje académico encontrado en seminarios y clases en universidades de habla inglesa. Para esto se creará un corpus con los subtítulos de video ensayos de diferentes autores y el corpus de </w:t>
      </w:r>
      <w:r w:rsidR="00C90D67" w:rsidRPr="00C90D67">
        <w:rPr>
          <w:rFonts w:ascii="Calisto MT" w:hAnsi="Calisto MT"/>
          <w:i/>
          <w:iCs/>
          <w:sz w:val="24"/>
          <w:szCs w:val="24"/>
        </w:rPr>
        <w:t>The British Academic Spoken English (BASE)</w:t>
      </w:r>
      <w:r w:rsidR="00C90D67" w:rsidRPr="00C90D67">
        <w:rPr>
          <w:rFonts w:ascii="Calisto MT" w:hAnsi="Calisto MT"/>
          <w:sz w:val="24"/>
          <w:szCs w:val="24"/>
        </w:rPr>
        <w:t xml:space="preserve">, específicamente los apartados de </w:t>
      </w:r>
      <w:r w:rsidR="00C90D67" w:rsidRPr="00C90D67">
        <w:rPr>
          <w:rFonts w:ascii="Calisto MT" w:hAnsi="Calisto MT"/>
          <w:i/>
          <w:iCs/>
          <w:sz w:val="24"/>
          <w:szCs w:val="24"/>
        </w:rPr>
        <w:t>Arts and Humanities</w:t>
      </w:r>
      <w:r w:rsidR="00C90D67" w:rsidRPr="00C90D67">
        <w:rPr>
          <w:rFonts w:ascii="Calisto MT" w:hAnsi="Calisto MT"/>
          <w:sz w:val="24"/>
          <w:szCs w:val="24"/>
        </w:rPr>
        <w:t xml:space="preserve"> y de </w:t>
      </w:r>
      <w:r w:rsidR="00C90D67" w:rsidRPr="00C90D67">
        <w:rPr>
          <w:rFonts w:ascii="Calisto MT" w:hAnsi="Calisto MT"/>
          <w:i/>
          <w:iCs/>
          <w:sz w:val="24"/>
          <w:szCs w:val="24"/>
        </w:rPr>
        <w:t>Social Science</w:t>
      </w:r>
      <w:r w:rsidR="00C90D67" w:rsidRPr="00C90D67">
        <w:rPr>
          <w:rFonts w:ascii="Calisto MT" w:hAnsi="Calisto MT"/>
          <w:sz w:val="24"/>
          <w:szCs w:val="24"/>
        </w:rPr>
        <w:t xml:space="preserve">. Para el primer caso se buscará subtítulos que han sido transcritos manualmente y no autogenerados por la inteligencia artificial de Google, para así reducir el margen de error de lo expresado por estas personas. </w:t>
      </w:r>
      <w:r w:rsidR="00C90D67">
        <w:rPr>
          <w:rFonts w:ascii="Calisto MT" w:hAnsi="Calisto MT"/>
          <w:sz w:val="24"/>
          <w:szCs w:val="24"/>
        </w:rPr>
        <w:t xml:space="preserve">En el segundo caso, se seleccionaron estas dos áreas en </w:t>
      </w:r>
      <w:r w:rsidR="001B60A1">
        <w:rPr>
          <w:rFonts w:ascii="Calisto MT" w:hAnsi="Calisto MT"/>
          <w:sz w:val="24"/>
          <w:szCs w:val="24"/>
        </w:rPr>
        <w:t>específico</w:t>
      </w:r>
      <w:r w:rsidR="00C90D67">
        <w:rPr>
          <w:rFonts w:ascii="Calisto MT" w:hAnsi="Calisto MT"/>
          <w:sz w:val="24"/>
          <w:szCs w:val="24"/>
        </w:rPr>
        <w:t xml:space="preserve"> ya que </w:t>
      </w:r>
      <w:r w:rsidR="001B60A1">
        <w:rPr>
          <w:rFonts w:ascii="Calisto MT" w:hAnsi="Calisto MT"/>
          <w:sz w:val="24"/>
          <w:szCs w:val="24"/>
        </w:rPr>
        <w:t>los temas discutidos por los YouTubers tienden</w:t>
      </w:r>
      <w:r w:rsidR="00C90D67">
        <w:rPr>
          <w:rFonts w:ascii="Calisto MT" w:hAnsi="Calisto MT"/>
          <w:sz w:val="24"/>
          <w:szCs w:val="24"/>
        </w:rPr>
        <w:t xml:space="preserve"> a recaer dentro de estas dos categorías, por lo que para hacer una comparación justa solo se utilizará esta sección del corpus. </w:t>
      </w:r>
    </w:p>
    <w:p w14:paraId="18000CF2" w14:textId="7BAC13FE" w:rsidR="00E718AF" w:rsidRPr="007F5C35" w:rsidRDefault="00C90D67" w:rsidP="00E718AF">
      <w:pPr>
        <w:ind w:firstLine="720"/>
        <w:jc w:val="both"/>
        <w:rPr>
          <w:rFonts w:ascii="Calisto MT" w:hAnsi="Calisto MT"/>
          <w:sz w:val="24"/>
          <w:szCs w:val="24"/>
        </w:rPr>
      </w:pPr>
      <w:r>
        <w:rPr>
          <w:rFonts w:ascii="Calisto MT" w:hAnsi="Calisto MT"/>
          <w:sz w:val="24"/>
          <w:szCs w:val="24"/>
        </w:rPr>
        <w:t xml:space="preserve">Teniendo ambos corpus listos, se espera hacer una comparación del lenguaje utilizado. Se asume que el lenguaje utilizado por YouTubers, aunque haya sido creado para un público general no necesariamente especializado, se asemeje al encontrado en la universidad. En otras palabras, </w:t>
      </w:r>
      <w:r w:rsidR="00E718AF">
        <w:rPr>
          <w:rFonts w:ascii="Calisto MT" w:hAnsi="Calisto MT"/>
          <w:sz w:val="24"/>
          <w:szCs w:val="24"/>
        </w:rPr>
        <w:t>el lenguaje utilizado en los video ensayos será de un carácter académico. Éste se entenderá como un lenguaje más especializado, con uso de tecnicismos y palabras menos comunes</w:t>
      </w:r>
      <w:r w:rsidR="003152F0">
        <w:rPr>
          <w:rFonts w:ascii="Calisto MT" w:hAnsi="Calisto MT"/>
          <w:sz w:val="24"/>
          <w:szCs w:val="24"/>
        </w:rPr>
        <w:t xml:space="preserve"> en el </w:t>
      </w:r>
      <w:r w:rsidR="003152F0" w:rsidRPr="007F5C35">
        <w:rPr>
          <w:rFonts w:ascii="Calisto MT" w:hAnsi="Calisto MT"/>
          <w:sz w:val="24"/>
          <w:szCs w:val="24"/>
        </w:rPr>
        <w:t>lenguaje coloquial</w:t>
      </w:r>
      <w:r w:rsidR="007F5C35" w:rsidRPr="007F5C35">
        <w:rPr>
          <w:rFonts w:ascii="Calisto MT" w:hAnsi="Calisto MT"/>
          <w:sz w:val="24"/>
          <w:szCs w:val="24"/>
        </w:rPr>
        <w:t xml:space="preserve"> </w:t>
      </w:r>
      <w:r w:rsidR="007F5C35" w:rsidRPr="007F5C35">
        <w:rPr>
          <w:rFonts w:ascii="Calisto MT" w:hAnsi="Calisto MT"/>
          <w:sz w:val="24"/>
          <w:szCs w:val="24"/>
        </w:rPr>
        <w:fldChar w:fldCharType="begin" w:fldLock="1"/>
      </w:r>
      <w:r w:rsidR="007F5C35" w:rsidRPr="007F5C35">
        <w:rPr>
          <w:rFonts w:ascii="Calisto MT" w:hAnsi="Calisto MT"/>
          <w:sz w:val="24"/>
          <w:szCs w:val="24"/>
        </w:rPr>
        <w:instrText>ADDIN CSL_CITATION {"citationItems":[{"id":"ITEM-1","itemData":{"DOI":"10.1080/09500782.2020.1842443","ISSN":"09500782","abstract":"A still-widespread perspective on “academic language” is that the most important dimension of language used for academic purposes is the extent to which its linguistic features contrast with “everyday language” used outside of school. But focusing on the unique linguistic features of written academic texts ignores the important role that other, more “everyday” forms of language plays in doing academic work and overlooks the intellectual work that students—especially those from linguistically marginalized backgrounds—are capable of doing using their existing linguistic resources. In this article, we (a language and literacy specialist collaborating with a history education expert) suggest that an alternative is to shift the focus away from what makes academic texts different from everyday language toward the nature of the “language of ideas” used to engage in disciplinary work, including (a) how the content, ideas, and practices at the heart of a discipline can be expressed in a variety of ways, (b) the participant structures and communicative tasks students are called upon to navigate to do academic work, and (c) the linguistic resources students bring to the table to engage in disciplinary learning opportunities—no matter how far from “academic” that language may initially sound.","author":[{"dropping-particle":"","family":"Bunch","given":"George C.","non-dropping-particle":"","parse-names":false,"suffix":""},{"dropping-particle":"","family":"Martin","given":"Daisy","non-dropping-particle":"","parse-names":false,"suffix":""}],"container-title":"Language and Education","id":"ITEM-1","issue":"0","issued":{"date-parts":[["2020"]]},"page":"1-18","publisher":"Routledge","title":"From “academic language” to the “language of ideas”: a disciplinary perspective on using language in K-12 settings","type":"article-journal","volume":"0"},"uris":["http://www.mendeley.com/documents/?uuid=f5a1df17-91a8-43b1-85c1-5f67ba1682e2"]}],"mendeley":{"formattedCitation":"(Bunch &amp; Martin, 2020)","plainTextFormattedCitation":"(Bunch &amp; Martin, 2020)","previouslyFormattedCitation":"(Bunch &amp; Martin, 2020)"},"properties":{"noteIndex":0},"schema":"https://github.com/citation-style-language/schema/raw/master/csl-citation.json"}</w:instrText>
      </w:r>
      <w:r w:rsidR="007F5C35" w:rsidRPr="007F5C35">
        <w:rPr>
          <w:rFonts w:ascii="Calisto MT" w:hAnsi="Calisto MT"/>
          <w:sz w:val="24"/>
          <w:szCs w:val="24"/>
        </w:rPr>
        <w:fldChar w:fldCharType="separate"/>
      </w:r>
      <w:r w:rsidR="007F5C35" w:rsidRPr="007F5C35">
        <w:rPr>
          <w:rFonts w:ascii="Calisto MT" w:hAnsi="Calisto MT"/>
          <w:noProof/>
          <w:sz w:val="24"/>
          <w:szCs w:val="24"/>
        </w:rPr>
        <w:t>(Bunch &amp; Martin, 2020)</w:t>
      </w:r>
      <w:r w:rsidR="007F5C35" w:rsidRPr="007F5C35">
        <w:rPr>
          <w:rFonts w:ascii="Calisto MT" w:hAnsi="Calisto MT"/>
          <w:sz w:val="24"/>
          <w:szCs w:val="24"/>
        </w:rPr>
        <w:fldChar w:fldCharType="end"/>
      </w:r>
      <w:r w:rsidR="00E718AF" w:rsidRPr="007F5C35">
        <w:rPr>
          <w:rFonts w:ascii="Calisto MT" w:hAnsi="Calisto MT"/>
          <w:sz w:val="24"/>
          <w:szCs w:val="24"/>
        </w:rPr>
        <w:t>; oraciones más complejas, con mayor nominalización y menor cantidad de frases verbales; se utilizan expresiones como “</w:t>
      </w:r>
      <w:r w:rsidR="00E718AF" w:rsidRPr="007F5C35">
        <w:rPr>
          <w:rFonts w:ascii="Calisto MT" w:hAnsi="Calisto MT"/>
          <w:i/>
          <w:iCs/>
          <w:sz w:val="24"/>
          <w:szCs w:val="24"/>
        </w:rPr>
        <w:t>appears to</w:t>
      </w:r>
      <w:r w:rsidR="00E718AF" w:rsidRPr="007F5C35">
        <w:rPr>
          <w:rFonts w:ascii="Calisto MT" w:hAnsi="Calisto MT"/>
          <w:sz w:val="24"/>
          <w:szCs w:val="24"/>
        </w:rPr>
        <w:t>”, “</w:t>
      </w:r>
      <w:r w:rsidR="00E718AF" w:rsidRPr="007F5C35">
        <w:rPr>
          <w:rFonts w:ascii="Calisto MT" w:hAnsi="Calisto MT"/>
          <w:i/>
          <w:iCs/>
          <w:sz w:val="24"/>
          <w:szCs w:val="24"/>
        </w:rPr>
        <w:t>has the possibility of</w:t>
      </w:r>
      <w:r w:rsidR="00E718AF" w:rsidRPr="007F5C35">
        <w:rPr>
          <w:rFonts w:ascii="Calisto MT" w:hAnsi="Calisto MT"/>
          <w:sz w:val="24"/>
          <w:szCs w:val="24"/>
        </w:rPr>
        <w:t xml:space="preserve">” o </w:t>
      </w:r>
      <w:r w:rsidR="001B60A1" w:rsidRPr="007F5C35">
        <w:rPr>
          <w:rFonts w:ascii="Calisto MT" w:hAnsi="Calisto MT"/>
          <w:sz w:val="24"/>
          <w:szCs w:val="24"/>
        </w:rPr>
        <w:t>“</w:t>
      </w:r>
      <w:r w:rsidR="001B60A1" w:rsidRPr="007F5C35">
        <w:rPr>
          <w:rFonts w:ascii="Calisto MT" w:hAnsi="Calisto MT"/>
          <w:i/>
          <w:iCs/>
          <w:sz w:val="24"/>
          <w:szCs w:val="24"/>
        </w:rPr>
        <w:t>to some extent</w:t>
      </w:r>
      <w:r w:rsidR="001B60A1" w:rsidRPr="007F5C35">
        <w:rPr>
          <w:rFonts w:ascii="Calisto MT" w:hAnsi="Calisto MT"/>
          <w:sz w:val="24"/>
          <w:szCs w:val="24"/>
        </w:rPr>
        <w:t xml:space="preserve">” para así proteger las afirmaciones, dándoles un margen de error, entre otros factores. </w:t>
      </w:r>
    </w:p>
    <w:p w14:paraId="5F9425AC" w14:textId="5FD630C8" w:rsidR="001B60A1" w:rsidRDefault="001B60A1" w:rsidP="00E718AF">
      <w:pPr>
        <w:ind w:firstLine="720"/>
        <w:jc w:val="both"/>
        <w:rPr>
          <w:rFonts w:ascii="Calisto MT" w:hAnsi="Calisto MT"/>
          <w:sz w:val="24"/>
          <w:szCs w:val="24"/>
        </w:rPr>
      </w:pPr>
      <w:r w:rsidRPr="007F5C35">
        <w:rPr>
          <w:rFonts w:ascii="Calisto MT" w:hAnsi="Calisto MT"/>
          <w:sz w:val="24"/>
          <w:szCs w:val="24"/>
        </w:rPr>
        <w:t xml:space="preserve">La razón detrás de este </w:t>
      </w:r>
      <w:r w:rsidR="004748E8" w:rsidRPr="007F5C35">
        <w:rPr>
          <w:rFonts w:ascii="Calisto MT" w:hAnsi="Calisto MT"/>
          <w:sz w:val="24"/>
          <w:szCs w:val="24"/>
        </w:rPr>
        <w:t xml:space="preserve">trabajo es estudiar si el uso de lenguaje académico es preferido por YouTubers, cuya audiencia es un público general no necesariamente especializado en los temas abordados. Este tema es de interés por diferentes connotaciones el lenguaje académico conlleva. Éste tiene a ser relacionado con un cierto prestigio, sin </w:t>
      </w:r>
      <w:r w:rsidR="000A0ABA" w:rsidRPr="007F5C35">
        <w:rPr>
          <w:rFonts w:ascii="Calisto MT" w:hAnsi="Calisto MT"/>
          <w:sz w:val="24"/>
          <w:szCs w:val="24"/>
        </w:rPr>
        <w:t>embargo,</w:t>
      </w:r>
      <w:r w:rsidR="004748E8" w:rsidRPr="007F5C35">
        <w:rPr>
          <w:rFonts w:ascii="Calisto MT" w:hAnsi="Calisto MT"/>
          <w:sz w:val="24"/>
          <w:szCs w:val="24"/>
        </w:rPr>
        <w:t xml:space="preserve"> también es utilizado como una manera de discriminación hacia otras variedades menos especializadas.</w:t>
      </w:r>
      <w:r w:rsidR="001355B9" w:rsidRPr="007F5C35">
        <w:rPr>
          <w:rFonts w:ascii="Calisto MT" w:hAnsi="Calisto MT"/>
          <w:sz w:val="24"/>
          <w:szCs w:val="24"/>
        </w:rPr>
        <w:t xml:space="preserve"> Existe la idea de que individuos sin conocimiento del lenguaje académico no pueden hacer trabajos académicos propiamente tal</w:t>
      </w:r>
      <w:r w:rsidR="007F5C35" w:rsidRPr="007F5C35">
        <w:rPr>
          <w:rFonts w:ascii="Calisto MT" w:hAnsi="Calisto MT"/>
          <w:sz w:val="24"/>
          <w:szCs w:val="24"/>
        </w:rPr>
        <w:t xml:space="preserve"> </w:t>
      </w:r>
      <w:r w:rsidR="007F5C35" w:rsidRPr="007F5C35">
        <w:rPr>
          <w:rFonts w:ascii="Calisto MT" w:hAnsi="Calisto MT"/>
          <w:sz w:val="24"/>
          <w:szCs w:val="24"/>
        </w:rPr>
        <w:fldChar w:fldCharType="begin" w:fldLock="1"/>
      </w:r>
      <w:r w:rsidR="007F5C35">
        <w:rPr>
          <w:rFonts w:ascii="Calisto MT" w:hAnsi="Calisto MT"/>
          <w:sz w:val="24"/>
          <w:szCs w:val="24"/>
        </w:rPr>
        <w:instrText>ADDIN CSL_CITATION {"citationItems":[{"id":"ITEM-1","itemData":{"DOI":"10.1080/09500782.2020.1842443","ISSN":"09500782","abstract":"A still-widespread perspective on “academic language” is that the most important dimension of language used for academic purposes is the extent to which its linguistic features contrast with “everyday language” used outside of school. But focusing on the unique linguistic features of written academic texts ignores the important role that other, more “everyday” forms of language plays in doing academic work and overlooks the intellectual work that students—especially those from linguistically marginalized backgrounds—are capable of doing using their existing linguistic resources. In this article, we (a language and literacy specialist collaborating with a history education expert) suggest that an alternative is to shift the focus away from what makes academic texts different from everyday language toward the nature of the “language of ideas” used to engage in disciplinary work, including (a) how the content, ideas, and practices at the heart of a discipline can be expressed in a variety of ways, (b) the participant structures and communicative tasks students are called upon to navigate to do academic work, and (c) the linguistic resources students bring to the table to engage in disciplinary learning opportunities—no matter how far from “academic” that language may initially sound.","author":[{"dropping-particle":"","family":"Bunch","given":"George C.","non-dropping-particle":"","parse-names":false,"suffix":""},{"dropping-particle":"","family":"Martin","given":"Daisy","non-dropping-particle":"","parse-names":false,"suffix":""}],"container-title":"Language and Education","id":"ITEM-1","issue":"0","issued":{"date-parts":[["2020"]]},"page":"1-18","publisher":"Routledge","title":"From “academic language” to the “language of ideas”: a disciplinary perspective on using language in K-12 settings","type":"article-journal","volume":"0"},"uris":["http://www.mendeley.com/documents/?uuid=f5a1df17-91a8-43b1-85c1-5f67ba1682e2"]}],"mendeley":{"formattedCitation":"(Bunch &amp; Martin, 2020)","plainTextFormattedCitation":"(Bunch &amp; Martin, 2020)","previouslyFormattedCitation":"(Bunch &amp; Martin, 2020)"},"properties":{"noteIndex":0},"schema":"https://github.com/citation-style-language/schema/raw/master/csl-citation.json"}</w:instrText>
      </w:r>
      <w:r w:rsidR="007F5C35" w:rsidRPr="007F5C35">
        <w:rPr>
          <w:rFonts w:ascii="Calisto MT" w:hAnsi="Calisto MT"/>
          <w:sz w:val="24"/>
          <w:szCs w:val="24"/>
        </w:rPr>
        <w:fldChar w:fldCharType="separate"/>
      </w:r>
      <w:r w:rsidR="007F5C35" w:rsidRPr="007F5C35">
        <w:rPr>
          <w:rFonts w:ascii="Calisto MT" w:hAnsi="Calisto MT"/>
          <w:noProof/>
          <w:sz w:val="24"/>
          <w:szCs w:val="24"/>
        </w:rPr>
        <w:t>(Bunch &amp; Martin, 2020)</w:t>
      </w:r>
      <w:r w:rsidR="007F5C35" w:rsidRPr="007F5C35">
        <w:rPr>
          <w:rFonts w:ascii="Calisto MT" w:hAnsi="Calisto MT"/>
          <w:sz w:val="24"/>
          <w:szCs w:val="24"/>
        </w:rPr>
        <w:fldChar w:fldCharType="end"/>
      </w:r>
      <w:r w:rsidR="001355B9" w:rsidRPr="007F5C35">
        <w:rPr>
          <w:rFonts w:ascii="Calisto MT" w:hAnsi="Calisto MT"/>
          <w:sz w:val="24"/>
          <w:szCs w:val="24"/>
        </w:rPr>
        <w:t>.</w:t>
      </w:r>
      <w:r w:rsidR="004748E8" w:rsidRPr="007F5C35">
        <w:rPr>
          <w:rFonts w:ascii="Calisto MT" w:hAnsi="Calisto MT"/>
          <w:sz w:val="24"/>
          <w:szCs w:val="24"/>
        </w:rPr>
        <w:t xml:space="preserve"> Por esto, es interesante estudiar como este lenguaje sigue siendo utilizado</w:t>
      </w:r>
      <w:r w:rsidR="004748E8">
        <w:rPr>
          <w:rFonts w:ascii="Calisto MT" w:hAnsi="Calisto MT"/>
          <w:sz w:val="24"/>
          <w:szCs w:val="24"/>
        </w:rPr>
        <w:t xml:space="preserve"> cuando quienes pueden acceder al contenido pueden ser personas de diferentes orígenes y experiencias, no necesariamente relacionados </w:t>
      </w:r>
      <w:r w:rsidR="001355B9">
        <w:rPr>
          <w:rFonts w:ascii="Calisto MT" w:hAnsi="Calisto MT"/>
          <w:sz w:val="24"/>
          <w:szCs w:val="24"/>
        </w:rPr>
        <w:t xml:space="preserve">a </w:t>
      </w:r>
      <w:r w:rsidR="004748E8">
        <w:rPr>
          <w:rFonts w:ascii="Calisto MT" w:hAnsi="Calisto MT"/>
          <w:sz w:val="24"/>
          <w:szCs w:val="24"/>
        </w:rPr>
        <w:t xml:space="preserve">la academia, pero aun así interesados en los temas </w:t>
      </w:r>
      <w:r w:rsidR="000A0ABA">
        <w:rPr>
          <w:rFonts w:ascii="Calisto MT" w:hAnsi="Calisto MT"/>
          <w:sz w:val="24"/>
          <w:szCs w:val="24"/>
        </w:rPr>
        <w:t>de los cuales se habla en estos videos</w:t>
      </w:r>
      <w:r w:rsidR="001355B9">
        <w:rPr>
          <w:rFonts w:ascii="Calisto MT" w:hAnsi="Calisto MT"/>
          <w:sz w:val="24"/>
          <w:szCs w:val="24"/>
        </w:rPr>
        <w:t>, o como los creadores, pudiendo optar por un lenguaje más coloquial y accesible, siguen prefiriendo la variedad con mayor prestigio</w:t>
      </w:r>
      <w:r w:rsidR="004748E8">
        <w:rPr>
          <w:rFonts w:ascii="Calisto MT" w:hAnsi="Calisto MT"/>
          <w:sz w:val="24"/>
          <w:szCs w:val="24"/>
        </w:rPr>
        <w:t xml:space="preserve">. </w:t>
      </w:r>
    </w:p>
    <w:p w14:paraId="21F3EB78" w14:textId="025A9CC9" w:rsidR="001355B9" w:rsidRDefault="000D4639" w:rsidP="00E718AF">
      <w:pPr>
        <w:ind w:firstLine="720"/>
        <w:jc w:val="both"/>
        <w:rPr>
          <w:rFonts w:ascii="Calisto MT" w:hAnsi="Calisto MT"/>
          <w:sz w:val="24"/>
          <w:szCs w:val="24"/>
        </w:rPr>
      </w:pPr>
      <w:r>
        <w:rPr>
          <w:rFonts w:ascii="Calisto MT" w:hAnsi="Calisto MT"/>
          <w:sz w:val="24"/>
          <w:szCs w:val="24"/>
        </w:rPr>
        <w:t>Python será utilizado para preparar los textos para crear los corpus. También servirá para medir la distancia entre ambos tipos de habla y comparar la frecuencia de palabras utilizadas.</w:t>
      </w:r>
    </w:p>
    <w:p w14:paraId="5B69BBE8" w14:textId="761D9835" w:rsidR="00E9744C" w:rsidRDefault="001355B9" w:rsidP="00E718AF">
      <w:pPr>
        <w:ind w:firstLine="720"/>
        <w:jc w:val="both"/>
        <w:rPr>
          <w:rFonts w:ascii="Calisto MT" w:hAnsi="Calisto MT"/>
          <w:sz w:val="24"/>
          <w:szCs w:val="24"/>
        </w:rPr>
      </w:pPr>
      <w:r>
        <w:rPr>
          <w:rFonts w:ascii="Calisto MT" w:hAnsi="Calisto MT"/>
          <w:sz w:val="24"/>
          <w:szCs w:val="24"/>
        </w:rPr>
        <w:br w:type="column"/>
      </w:r>
      <w:r>
        <w:rPr>
          <w:rFonts w:ascii="Calisto MT" w:hAnsi="Calisto MT"/>
          <w:sz w:val="24"/>
          <w:szCs w:val="24"/>
        </w:rPr>
        <w:lastRenderedPageBreak/>
        <w:t>Corpus BASE</w:t>
      </w:r>
    </w:p>
    <w:p w14:paraId="60F95983" w14:textId="77777777" w:rsidR="001355B9" w:rsidRDefault="001355B9" w:rsidP="001355B9">
      <w:hyperlink r:id="rId7" w:history="1">
        <w:r w:rsidRPr="00B96FF5">
          <w:rPr>
            <w:rStyle w:val="Hyperlink"/>
          </w:rPr>
          <w:t>http://www.reading.ac.uk/AcaDepts/ll/base_corpus/ah/index.htm</w:t>
        </w:r>
      </w:hyperlink>
    </w:p>
    <w:p w14:paraId="58EBF1C5" w14:textId="77777777" w:rsidR="001355B9" w:rsidRDefault="001355B9" w:rsidP="001355B9">
      <w:hyperlink r:id="rId8" w:history="1">
        <w:r w:rsidRPr="00B96FF5">
          <w:rPr>
            <w:rStyle w:val="Hyperlink"/>
          </w:rPr>
          <w:t>http://www.reading.ac.uk/AcaDepts/ll/base_corpus/ss/index.htm</w:t>
        </w:r>
      </w:hyperlink>
    </w:p>
    <w:p w14:paraId="68652E66" w14:textId="6E58B6E9" w:rsidR="001355B9" w:rsidRDefault="001355B9" w:rsidP="00E718AF">
      <w:pPr>
        <w:ind w:firstLine="720"/>
        <w:jc w:val="both"/>
        <w:rPr>
          <w:rFonts w:ascii="Calisto MT" w:hAnsi="Calisto MT"/>
          <w:sz w:val="24"/>
          <w:szCs w:val="24"/>
        </w:rPr>
      </w:pPr>
    </w:p>
    <w:p w14:paraId="5C6DF211" w14:textId="00EC65E6" w:rsidR="007F5C35" w:rsidRDefault="007F5C35" w:rsidP="00E718AF">
      <w:pPr>
        <w:ind w:firstLine="720"/>
        <w:jc w:val="both"/>
        <w:rPr>
          <w:rFonts w:ascii="Calisto MT" w:hAnsi="Calisto MT"/>
          <w:sz w:val="24"/>
          <w:szCs w:val="24"/>
        </w:rPr>
      </w:pPr>
    </w:p>
    <w:p w14:paraId="080DD55E" w14:textId="241F21ED" w:rsidR="007F5C35" w:rsidRPr="007F5C35" w:rsidRDefault="007F5C35" w:rsidP="00E718AF">
      <w:pPr>
        <w:ind w:firstLine="720"/>
        <w:jc w:val="both"/>
        <w:rPr>
          <w:rFonts w:ascii="Calisto MT" w:hAnsi="Calisto MT"/>
          <w:b/>
          <w:bCs/>
          <w:sz w:val="28"/>
          <w:szCs w:val="28"/>
        </w:rPr>
      </w:pPr>
      <w:r w:rsidRPr="007F5C35">
        <w:rPr>
          <w:rFonts w:ascii="Calisto MT" w:hAnsi="Calisto MT"/>
          <w:b/>
          <w:bCs/>
          <w:sz w:val="28"/>
          <w:szCs w:val="28"/>
        </w:rPr>
        <w:t>Referencia</w:t>
      </w:r>
    </w:p>
    <w:p w14:paraId="1173F6AE" w14:textId="78C61D2C" w:rsidR="007F5C35" w:rsidRPr="007F5C35" w:rsidRDefault="007F5C35" w:rsidP="007F5C35">
      <w:pPr>
        <w:widowControl w:val="0"/>
        <w:autoSpaceDE w:val="0"/>
        <w:autoSpaceDN w:val="0"/>
        <w:adjustRightInd w:val="0"/>
        <w:spacing w:line="240" w:lineRule="auto"/>
        <w:ind w:left="480" w:hanging="480"/>
        <w:rPr>
          <w:rFonts w:ascii="Calisto MT" w:hAnsi="Calisto MT"/>
          <w:noProof/>
          <w:sz w:val="24"/>
        </w:rPr>
      </w:pPr>
      <w:r>
        <w:rPr>
          <w:rFonts w:ascii="Calisto MT" w:hAnsi="Calisto MT"/>
          <w:sz w:val="24"/>
          <w:szCs w:val="24"/>
        </w:rPr>
        <w:fldChar w:fldCharType="begin" w:fldLock="1"/>
      </w:r>
      <w:r>
        <w:rPr>
          <w:rFonts w:ascii="Calisto MT" w:hAnsi="Calisto MT"/>
          <w:sz w:val="24"/>
          <w:szCs w:val="24"/>
        </w:rPr>
        <w:instrText xml:space="preserve">ADDIN Mendeley Bibliography CSL_BIBLIOGRAPHY </w:instrText>
      </w:r>
      <w:r>
        <w:rPr>
          <w:rFonts w:ascii="Calisto MT" w:hAnsi="Calisto MT"/>
          <w:sz w:val="24"/>
          <w:szCs w:val="24"/>
        </w:rPr>
        <w:fldChar w:fldCharType="separate"/>
      </w:r>
      <w:r w:rsidRPr="007F5C35">
        <w:rPr>
          <w:rFonts w:ascii="Calisto MT" w:hAnsi="Calisto MT" w:cs="Times New Roman"/>
          <w:noProof/>
          <w:sz w:val="24"/>
          <w:szCs w:val="24"/>
        </w:rPr>
        <w:t xml:space="preserve">Bunch, G. C., &amp; Martin, D. (2020). From “academic language” to the “language of ideas”: a disciplinary perspective on using language in K-12 settings. </w:t>
      </w:r>
      <w:r w:rsidRPr="007F5C35">
        <w:rPr>
          <w:rFonts w:ascii="Calisto MT" w:hAnsi="Calisto MT" w:cs="Times New Roman"/>
          <w:i/>
          <w:iCs/>
          <w:noProof/>
          <w:sz w:val="24"/>
          <w:szCs w:val="24"/>
        </w:rPr>
        <w:t>Language and Education</w:t>
      </w:r>
      <w:r w:rsidRPr="007F5C35">
        <w:rPr>
          <w:rFonts w:ascii="Calisto MT" w:hAnsi="Calisto MT" w:cs="Times New Roman"/>
          <w:noProof/>
          <w:sz w:val="24"/>
          <w:szCs w:val="24"/>
        </w:rPr>
        <w:t xml:space="preserve">, </w:t>
      </w:r>
      <w:r w:rsidRPr="007F5C35">
        <w:rPr>
          <w:rFonts w:ascii="Calisto MT" w:hAnsi="Calisto MT" w:cs="Times New Roman"/>
          <w:i/>
          <w:iCs/>
          <w:noProof/>
          <w:sz w:val="24"/>
          <w:szCs w:val="24"/>
        </w:rPr>
        <w:t>0</w:t>
      </w:r>
      <w:r w:rsidRPr="007F5C35">
        <w:rPr>
          <w:rFonts w:ascii="Calisto MT" w:hAnsi="Calisto MT" w:cs="Times New Roman"/>
          <w:noProof/>
          <w:sz w:val="24"/>
          <w:szCs w:val="24"/>
        </w:rPr>
        <w:t>(0), 1–18. https://doi.org/10.1080/09500782.2020.1842443</w:t>
      </w:r>
    </w:p>
    <w:p w14:paraId="3745544D" w14:textId="307AF999" w:rsidR="007F5C35" w:rsidRPr="00C90D67" w:rsidRDefault="007F5C35" w:rsidP="00E718AF">
      <w:pPr>
        <w:ind w:firstLine="720"/>
        <w:jc w:val="both"/>
        <w:rPr>
          <w:rFonts w:ascii="Calisto MT" w:hAnsi="Calisto MT"/>
          <w:sz w:val="24"/>
          <w:szCs w:val="24"/>
        </w:rPr>
      </w:pPr>
      <w:r>
        <w:rPr>
          <w:rFonts w:ascii="Calisto MT" w:hAnsi="Calisto MT"/>
          <w:sz w:val="24"/>
          <w:szCs w:val="24"/>
        </w:rPr>
        <w:fldChar w:fldCharType="end"/>
      </w:r>
    </w:p>
    <w:sectPr w:rsidR="007F5C35" w:rsidRPr="00C90D67">
      <w:head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107D0E" w14:textId="77777777" w:rsidR="004C72E0" w:rsidRDefault="004C72E0" w:rsidP="001C5A8E">
      <w:pPr>
        <w:spacing w:after="0" w:line="240" w:lineRule="auto"/>
      </w:pPr>
      <w:r>
        <w:separator/>
      </w:r>
    </w:p>
  </w:endnote>
  <w:endnote w:type="continuationSeparator" w:id="0">
    <w:p w14:paraId="77E4D7D5" w14:textId="77777777" w:rsidR="004C72E0" w:rsidRDefault="004C72E0" w:rsidP="001C5A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D1031C" w14:textId="77777777" w:rsidR="004C72E0" w:rsidRDefault="004C72E0" w:rsidP="001C5A8E">
      <w:pPr>
        <w:spacing w:after="0" w:line="240" w:lineRule="auto"/>
      </w:pPr>
      <w:r>
        <w:separator/>
      </w:r>
    </w:p>
  </w:footnote>
  <w:footnote w:type="continuationSeparator" w:id="0">
    <w:p w14:paraId="0C94D685" w14:textId="77777777" w:rsidR="004C72E0" w:rsidRDefault="004C72E0" w:rsidP="001C5A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B6AC0" w14:textId="0621B5C6" w:rsidR="001C5A8E" w:rsidRPr="001C5A8E" w:rsidRDefault="001C5A8E" w:rsidP="001C5A8E">
    <w:pPr>
      <w:pStyle w:val="Header"/>
      <w:jc w:val="right"/>
      <w:rPr>
        <w:rFonts w:ascii="Calisto MT" w:hAnsi="Calisto MT"/>
        <w:b/>
        <w:bCs/>
        <w:sz w:val="24"/>
        <w:szCs w:val="24"/>
        <w:lang w:val="en-US"/>
      </w:rPr>
    </w:pPr>
    <w:r w:rsidRPr="001C5A8E">
      <w:rPr>
        <w:rFonts w:ascii="Calisto MT" w:hAnsi="Calisto MT"/>
        <w:b/>
        <w:bCs/>
        <w:sz w:val="24"/>
        <w:szCs w:val="24"/>
        <w:lang w:val="en-US"/>
      </w:rPr>
      <w:t>Paula Badilla Vásquez</w:t>
    </w:r>
  </w:p>
  <w:p w14:paraId="564716F7" w14:textId="0F56DC0C" w:rsidR="001C5A8E" w:rsidRDefault="001C5A8E" w:rsidP="001C5A8E">
    <w:pPr>
      <w:pStyle w:val="Header"/>
      <w:jc w:val="right"/>
      <w:rPr>
        <w:rFonts w:ascii="Calisto MT" w:hAnsi="Calisto MT"/>
      </w:rPr>
    </w:pPr>
    <w:r>
      <w:rPr>
        <w:rFonts w:ascii="Calisto MT" w:hAnsi="Calisto MT"/>
      </w:rPr>
      <w:t>A</w:t>
    </w:r>
    <w:r w:rsidRPr="001C5A8E">
      <w:rPr>
        <w:rFonts w:ascii="Calisto MT" w:hAnsi="Calisto MT"/>
      </w:rPr>
      <w:t xml:space="preserve">nálisis Computacional de Datos </w:t>
    </w:r>
    <w:r>
      <w:rPr>
        <w:rFonts w:ascii="Calisto MT" w:hAnsi="Calisto MT"/>
      </w:rPr>
      <w:t>L</w:t>
    </w:r>
    <w:r w:rsidRPr="001C5A8E">
      <w:rPr>
        <w:rFonts w:ascii="Calisto MT" w:hAnsi="Calisto MT"/>
      </w:rPr>
      <w:t>ing</w:t>
    </w:r>
    <w:r>
      <w:rPr>
        <w:rFonts w:ascii="Calisto MT" w:hAnsi="Calisto MT"/>
      </w:rPr>
      <w:t>üísticos</w:t>
    </w:r>
  </w:p>
  <w:p w14:paraId="12A3964A" w14:textId="114EFBB1" w:rsidR="001C5A8E" w:rsidRDefault="001C5A8E" w:rsidP="001C5A8E">
    <w:pPr>
      <w:pStyle w:val="Header"/>
      <w:jc w:val="right"/>
      <w:rPr>
        <w:rFonts w:ascii="Calisto MT" w:hAnsi="Calisto MT"/>
      </w:rPr>
    </w:pPr>
    <w:r>
      <w:rPr>
        <w:rFonts w:ascii="Calisto MT" w:hAnsi="Calisto MT"/>
      </w:rPr>
      <w:t>Magister en Lingüística</w:t>
    </w:r>
  </w:p>
  <w:p w14:paraId="6EC1609E" w14:textId="6974B677" w:rsidR="001C5A8E" w:rsidRPr="001C5A8E" w:rsidRDefault="001C5A8E" w:rsidP="001C5A8E">
    <w:pPr>
      <w:pStyle w:val="Header"/>
      <w:jc w:val="right"/>
      <w:rPr>
        <w:rFonts w:ascii="Calisto MT" w:hAnsi="Calisto MT"/>
      </w:rPr>
    </w:pPr>
    <w:r>
      <w:rPr>
        <w:rFonts w:ascii="Calisto MT" w:hAnsi="Calisto MT"/>
      </w:rPr>
      <w:t>Universidad de Chil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44E"/>
    <w:rsid w:val="000A0ABA"/>
    <w:rsid w:val="000D4639"/>
    <w:rsid w:val="001355B9"/>
    <w:rsid w:val="001371F5"/>
    <w:rsid w:val="001A06C6"/>
    <w:rsid w:val="001B60A1"/>
    <w:rsid w:val="001C5A8E"/>
    <w:rsid w:val="003152F0"/>
    <w:rsid w:val="004748E8"/>
    <w:rsid w:val="004A59A7"/>
    <w:rsid w:val="004C72E0"/>
    <w:rsid w:val="005450F3"/>
    <w:rsid w:val="00793154"/>
    <w:rsid w:val="007F5C35"/>
    <w:rsid w:val="0089244E"/>
    <w:rsid w:val="008E664A"/>
    <w:rsid w:val="00AA0674"/>
    <w:rsid w:val="00C90D67"/>
    <w:rsid w:val="00E718AF"/>
    <w:rsid w:val="00E974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86FF16"/>
  <w15:chartTrackingRefBased/>
  <w15:docId w15:val="{2C4DD01C-7CDE-42C0-A6A2-CDA21E0A8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C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E664A"/>
    <w:rPr>
      <w:color w:val="0563C1" w:themeColor="hyperlink"/>
      <w:u w:val="single"/>
    </w:rPr>
  </w:style>
  <w:style w:type="character" w:styleId="UnresolvedMention">
    <w:name w:val="Unresolved Mention"/>
    <w:basedOn w:val="DefaultParagraphFont"/>
    <w:uiPriority w:val="99"/>
    <w:semiHidden/>
    <w:unhideWhenUsed/>
    <w:rsid w:val="008E664A"/>
    <w:rPr>
      <w:color w:val="605E5C"/>
      <w:shd w:val="clear" w:color="auto" w:fill="E1DFDD"/>
    </w:rPr>
  </w:style>
  <w:style w:type="paragraph" w:styleId="Header">
    <w:name w:val="header"/>
    <w:basedOn w:val="Normal"/>
    <w:link w:val="HeaderChar"/>
    <w:uiPriority w:val="99"/>
    <w:unhideWhenUsed/>
    <w:rsid w:val="001C5A8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A8E"/>
    <w:rPr>
      <w:lang w:val="es-CL"/>
    </w:rPr>
  </w:style>
  <w:style w:type="paragraph" w:styleId="Footer">
    <w:name w:val="footer"/>
    <w:basedOn w:val="Normal"/>
    <w:link w:val="FooterChar"/>
    <w:uiPriority w:val="99"/>
    <w:unhideWhenUsed/>
    <w:rsid w:val="001C5A8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A8E"/>
    <w:rPr>
      <w:lang w:val="es-C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9103289">
      <w:bodyDiv w:val="1"/>
      <w:marLeft w:val="0"/>
      <w:marRight w:val="0"/>
      <w:marTop w:val="0"/>
      <w:marBottom w:val="0"/>
      <w:divBdr>
        <w:top w:val="none" w:sz="0" w:space="0" w:color="auto"/>
        <w:left w:val="none" w:sz="0" w:space="0" w:color="auto"/>
        <w:bottom w:val="none" w:sz="0" w:space="0" w:color="auto"/>
        <w:right w:val="none" w:sz="0" w:space="0" w:color="auto"/>
      </w:divBdr>
    </w:div>
    <w:div w:id="588346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ading.ac.uk/AcaDepts/ll/base_corpus/ss/index.htm" TargetMode="External"/><Relationship Id="rId3" Type="http://schemas.openxmlformats.org/officeDocument/2006/relationships/settings" Target="settings.xml"/><Relationship Id="rId7" Type="http://schemas.openxmlformats.org/officeDocument/2006/relationships/hyperlink" Target="http://www.reading.ac.uk/AcaDepts/ll/base_corpus/ah/index.ht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3A29F5-6804-4330-9FAD-5BC3DD188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8</TotalTime>
  <Pages>2</Pages>
  <Words>1225</Words>
  <Characters>6985</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a Badilla</dc:creator>
  <cp:keywords/>
  <dc:description/>
  <cp:lastModifiedBy>Paula Badilla</cp:lastModifiedBy>
  <cp:revision>3</cp:revision>
  <dcterms:created xsi:type="dcterms:W3CDTF">2021-09-04T20:05:00Z</dcterms:created>
  <dcterms:modified xsi:type="dcterms:W3CDTF">2021-09-05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df8438-3223-3401-b215-61a1cd843fcd</vt:lpwstr>
  </property>
  <property fmtid="{D5CDD505-2E9C-101B-9397-08002B2CF9AE}" pid="24" name="Mendeley Citation Style_1">
    <vt:lpwstr>http://www.zotero.org/styles/apa</vt:lpwstr>
  </property>
</Properties>
</file>